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02A4BEDD"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5407462C"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w:t>
      </w:r>
      <w:r w:rsidR="003B4CB2">
        <w:lastRenderedPageBreak/>
        <w:t>and environmental factors were effective predictors of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w:t>
      </w:r>
      <w:proofErr w:type="gramStart"/>
      <w:r w:rsidR="00D25F20">
        <w:t>environmental</w:t>
      </w:r>
      <w:proofErr w:type="gramEnd"/>
      <w:r w:rsidR="00D25F20">
        <w:t xml:space="preserve">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7278D941"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 xml:space="preserve">Geist &amp; </w:t>
      </w:r>
      <w:proofErr w:type="spellStart"/>
      <w:r w:rsidRPr="00086943">
        <w:rPr>
          <w:rFonts w:ascii="Calibri" w:hAnsi="Calibri" w:cs="Calibri"/>
        </w:rPr>
        <w:t>Lambin</w:t>
      </w:r>
      <w:proofErr w:type="spellEnd"/>
      <w:r w:rsidRPr="00086943">
        <w:rPr>
          <w:rFonts w:ascii="Calibri" w:hAnsi="Calibri" w:cs="Calibri"/>
        </w:rPr>
        <w:t xml:space="preserve">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vulnerable to failure if the relationships between forest cover and loss and 1) broad economic drivers and 2) local socioeconomic conditions are not </w:t>
      </w:r>
      <w:r w:rsidR="00E821FF">
        <w:lastRenderedPageBreak/>
        <w:t xml:space="preserve">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6E6AD5">
        <w:t>variables</w:t>
      </w:r>
      <w:r w:rsidR="002473F5">
        <w:t xml:space="preserve"> from</w:t>
      </w:r>
      <w:r w:rsidR="006E6AD5">
        <w:t xml:space="preserve"> the across Cambodia</w:t>
      </w:r>
      <w:r w:rsidR="002473F5">
        <w:t xml:space="preserve"> </w:t>
      </w:r>
      <w:r w:rsidR="006E6AD5">
        <w:t xml:space="preserve">can </w:t>
      </w:r>
      <w:r w:rsidR="002473F5">
        <w:t>predict forest cover</w:t>
      </w:r>
      <w:r w:rsidR="006E6AD5">
        <w:t>,</w:t>
      </w:r>
      <w:r w:rsidR="00636916">
        <w:t xml:space="preserve"> and whether a non-statistical approach can reveal further patterns between socioeconomics and forest cover. My objectives are therefore to </w:t>
      </w:r>
      <w:r w:rsidR="007F53DC">
        <w:t>1) 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r w:rsidR="007F53DC">
        <w:t xml:space="preserv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5838DDB2"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7723B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rsidR="004C58EB">
        <w:t xml:space="preserve">presence of </w:t>
      </w:r>
      <w:r w:rsidRPr="00D6664E">
        <w:t xml:space="preserve">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w:t>
      </w:r>
      <w:r w:rsidR="004C58EB">
        <w:t xml:space="preserve">presence of </w:t>
      </w:r>
      <w:r w:rsidRPr="00D6664E">
        <w:t xml:space="preserve">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w:t>
      </w:r>
      <w:r w:rsidRPr="00D6664E">
        <w:lastRenderedPageBreak/>
        <w:t xml:space="preserve">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redictor variables were checked for collinearity, and if two variables in the same set had a correlation coefficient of &gt;0.6 then generally one was removed (Supporting Information)</w:t>
      </w:r>
      <w:proofErr w:type="gramStart"/>
      <w:r w:rsidRPr="00D6664E">
        <w:t xml:space="preserve">.  </w:t>
      </w:r>
      <w:proofErr w:type="gramEnd"/>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6AF32006"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w:t>
      </w:r>
      <w:proofErr w:type="spellStart"/>
      <w:r w:rsidR="000359C7" w:rsidRPr="000359C7">
        <w:rPr>
          <w:rFonts w:ascii="Calibri" w:hAnsi="Calibri" w:cs="Calibri"/>
          <w:szCs w:val="24"/>
        </w:rPr>
        <w:t>Bartoń</w:t>
      </w:r>
      <w:proofErr w:type="spellEnd"/>
      <w:r w:rsidR="000359C7" w:rsidRPr="000359C7">
        <w:rPr>
          <w:rFonts w:ascii="Calibri" w:hAnsi="Calibri" w:cs="Calibri"/>
          <w:szCs w:val="24"/>
        </w:rPr>
        <w:t xml:space="preserve">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p>
    <w:p w14:paraId="446B4494" w14:textId="77777777" w:rsidR="00D6664E" w:rsidRPr="000920A2" w:rsidRDefault="00D6664E" w:rsidP="00D6664E">
      <w:r w:rsidRPr="000920A2">
        <w:rPr>
          <w:i/>
          <w:iCs/>
        </w:rPr>
        <w:lastRenderedPageBreak/>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w:t>
      </w:r>
      <w:r w:rsidR="004C58EB">
        <w:rPr>
          <w:b/>
          <w:bCs/>
        </w:rPr>
        <w:t>models</w:t>
      </w:r>
      <w:r w:rsidR="00515BD5">
        <w:rPr>
          <w:b/>
          <w:bCs/>
        </w:rPr>
        <w:t xml:space="preserve"> and the transformations done for the modelling</w:t>
      </w:r>
      <w:r w:rsidRPr="001E05DC">
        <w:rPr>
          <w:b/>
          <w:bCs/>
        </w:rPr>
        <w:t>.</w:t>
      </w:r>
      <w:r w:rsidR="004C58EB">
        <w:rPr>
          <w:b/>
          <w:bCs/>
        </w:rPr>
        <w:t xml:space="preserve"> Variables with a * indicate they were included in the cluster analysis.</w:t>
      </w:r>
      <w:r w:rsidRPr="001E05DC">
        <w:rPr>
          <w:b/>
          <w:bCs/>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F2A0F9C" w:rsidR="00D6664E" w:rsidRPr="001E05DC" w:rsidRDefault="00D6664E" w:rsidP="001A26A3">
            <w:pPr>
              <w:spacing w:after="160" w:line="259" w:lineRule="auto"/>
            </w:pPr>
            <w:r w:rsidRPr="001E05DC">
              <w:t>Total population</w:t>
            </w:r>
            <w:r w:rsidR="004C58EB">
              <w:t>*</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25111AB9" w:rsidR="00D6664E" w:rsidRPr="001E05DC" w:rsidRDefault="00D6664E" w:rsidP="001A26A3">
            <w:pPr>
              <w:spacing w:after="160" w:line="259" w:lineRule="auto"/>
            </w:pPr>
            <w:r w:rsidRPr="001E05DC">
              <w:t>Population density</w:t>
            </w:r>
            <w:r w:rsidR="004C58EB">
              <w:t>*</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04DCC8D4" w:rsidR="00D6664E" w:rsidRPr="001E05DC" w:rsidRDefault="00D6664E" w:rsidP="001A26A3">
            <w:pPr>
              <w:spacing w:after="160" w:line="259" w:lineRule="auto"/>
            </w:pPr>
            <w:r w:rsidRPr="001E05DC">
              <w:t>Number indigenous</w:t>
            </w:r>
            <w:r w:rsidR="004C58EB">
              <w:t>*</w:t>
            </w:r>
            <w:r w:rsidRPr="001E05DC">
              <w:t xml:space="preserve">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21FCA612" w:rsidR="00D6664E" w:rsidRPr="001E05DC" w:rsidRDefault="00D6664E" w:rsidP="001A26A3">
            <w:pPr>
              <w:spacing w:after="160" w:line="259" w:lineRule="auto"/>
            </w:pPr>
            <w:r w:rsidRPr="001E05DC">
              <w:t>Total number of people who are indigenous/ethnic minority</w:t>
            </w:r>
            <w:r w:rsidR="00515BD5">
              <w:t xml:space="preserve"> (non-Khmer, as defined by the RGC)</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1C3AFD68" w:rsidR="00D6664E" w:rsidRPr="001E05DC" w:rsidRDefault="00D6664E" w:rsidP="001A26A3">
            <w:pPr>
              <w:spacing w:after="160" w:line="259" w:lineRule="auto"/>
            </w:pPr>
            <w:r w:rsidRPr="001E05DC">
              <w:t>Males aged 6 – 24 in school</w:t>
            </w:r>
            <w:r w:rsidR="004C58EB">
              <w:t>*</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1E183C3A" w:rsidR="00D6664E" w:rsidRPr="001E05DC" w:rsidRDefault="00D6664E" w:rsidP="001A26A3">
            <w:pPr>
              <w:spacing w:after="160" w:line="259" w:lineRule="auto"/>
            </w:pPr>
            <w:r w:rsidRPr="001E05DC">
              <w:t>Number of adults employed in primary sector</w:t>
            </w:r>
            <w:r w:rsidR="004C58EB">
              <w:t>*</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22CB2E73" w:rsidR="00D6664E" w:rsidRPr="001E05DC" w:rsidRDefault="00D6664E" w:rsidP="001A26A3">
            <w:pPr>
              <w:spacing w:after="160" w:line="259" w:lineRule="auto"/>
            </w:pPr>
            <w:r w:rsidRPr="001E05DC">
              <w:t>Number of adults employed in secondary sector</w:t>
            </w:r>
            <w:r w:rsidR="004C58EB">
              <w:t>*</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w:t>
            </w:r>
            <w:proofErr w:type="gramStart"/>
            <w:r w:rsidRPr="001E05DC">
              <w:t>e.g.</w:t>
            </w:r>
            <w:proofErr w:type="gramEnd"/>
            <w:r w:rsidRPr="001E05DC">
              <w:t xml:space="preserve">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67C1C026" w:rsidR="00D6664E" w:rsidRPr="001E05DC" w:rsidRDefault="00D6664E" w:rsidP="001A26A3">
            <w:pPr>
              <w:spacing w:after="160" w:line="259" w:lineRule="auto"/>
            </w:pPr>
            <w:r w:rsidRPr="001E05DC">
              <w:t xml:space="preserve">Number of families with &lt;1ha rice land (including no rice </w:t>
            </w:r>
            <w:proofErr w:type="gramStart"/>
            <w:r w:rsidRPr="001E05DC">
              <w:t>land)</w:t>
            </w:r>
            <w:r w:rsidR="004C58EB">
              <w:t>*</w:t>
            </w:r>
            <w:proofErr w:type="gramEnd"/>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0EF571DC" w:rsidR="00D6664E" w:rsidRPr="001E05DC" w:rsidRDefault="00D6664E" w:rsidP="001A26A3">
            <w:pPr>
              <w:spacing w:after="160" w:line="259" w:lineRule="auto"/>
            </w:pPr>
            <w:r w:rsidRPr="001E05DC">
              <w:t>Number of families who keep pigs</w:t>
            </w:r>
            <w:r w:rsidR="004C58EB">
              <w:t>*</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91DC8A7" w:rsidR="00D6664E" w:rsidRPr="001E05DC" w:rsidRDefault="00D6664E" w:rsidP="001A26A3">
            <w:pPr>
              <w:spacing w:after="160" w:line="259" w:lineRule="auto"/>
            </w:pPr>
            <w:r w:rsidRPr="001E05DC">
              <w:t>Distance to nearest school</w:t>
            </w:r>
            <w:r w:rsidR="004C58EB">
              <w:t>*</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06A7B6AB" w:rsidR="00D6664E" w:rsidRPr="001E05DC" w:rsidRDefault="00D6664E" w:rsidP="001A26A3">
            <w:pPr>
              <w:spacing w:after="160" w:line="259" w:lineRule="auto"/>
            </w:pPr>
            <w:r w:rsidRPr="001E05DC">
              <w:t>Number of families with access to waste collection</w:t>
            </w:r>
            <w:r w:rsidR="004C58EB">
              <w:t>*</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552F159D" w:rsidR="00D6664E" w:rsidRPr="001E05DC" w:rsidRDefault="00D6664E" w:rsidP="001A26A3">
            <w:pPr>
              <w:spacing w:after="160" w:line="259" w:lineRule="auto"/>
            </w:pPr>
            <w:r w:rsidRPr="001E05DC">
              <w:t>Distance to the Commune Office</w:t>
            </w:r>
            <w:r w:rsidR="00515BD5">
              <w:t>*</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0A5CFF68" w:rsidR="00D6664E" w:rsidRPr="001E05DC" w:rsidRDefault="00D6664E" w:rsidP="001A26A3">
            <w:pPr>
              <w:spacing w:after="160" w:line="259" w:lineRule="auto"/>
            </w:pPr>
            <w:r w:rsidRPr="001E05DC">
              <w:t>Number of criminal cases</w:t>
            </w:r>
            <w:r w:rsidR="00515BD5">
              <w:t>*</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0BA5E1E4" w:rsidR="00D6664E" w:rsidRPr="001E05DC" w:rsidRDefault="00D6664E" w:rsidP="001A26A3">
            <w:pPr>
              <w:spacing w:after="160" w:line="259" w:lineRule="auto"/>
            </w:pPr>
            <w:r w:rsidRPr="001E05DC">
              <w:t>Number of land conflict cases</w:t>
            </w:r>
            <w:r w:rsidR="004C58EB">
              <w:t>*</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5D79203" w:rsidR="00D6664E" w:rsidRPr="001E05DC" w:rsidRDefault="00D6664E" w:rsidP="001A26A3">
            <w:pPr>
              <w:spacing w:after="160" w:line="259" w:lineRule="auto"/>
            </w:pPr>
            <w:r w:rsidRPr="001E05DC">
              <w:t>Number of in-migrants</w:t>
            </w:r>
            <w:r w:rsidR="004C58EB">
              <w:t>*</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6A09610B" w:rsidR="00D6664E" w:rsidRPr="001E05DC" w:rsidRDefault="00D6664E" w:rsidP="001A26A3">
            <w:pPr>
              <w:spacing w:after="160" w:line="259" w:lineRule="auto"/>
            </w:pPr>
            <w:r w:rsidRPr="001E05DC">
              <w:t>Number of out-migrants</w:t>
            </w:r>
            <w:r w:rsidR="004C58EB">
              <w:t>*</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w:t>
            </w:r>
            <w:proofErr w:type="gramStart"/>
            <w:r w:rsidRPr="001E05DC">
              <w:t>all of</w:t>
            </w:r>
            <w:proofErr w:type="gramEnd"/>
            <w:r w:rsidRPr="001E05DC">
              <w:t xml:space="preserve">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 xml:space="preserve">Binary. 1 = part or all of </w:t>
            </w:r>
            <w:proofErr w:type="gramStart"/>
            <w:r w:rsidRPr="001E05DC">
              <w:t>an</w:t>
            </w:r>
            <w:proofErr w:type="gramEnd"/>
            <w:r w:rsidRPr="001E05DC">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1D7035E4"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 xml:space="preserve">Socioeconomic predictors of forest cover at the </w:t>
      </w:r>
      <w:proofErr w:type="gramStart"/>
      <w:r>
        <w:rPr>
          <w:i/>
          <w:iCs/>
        </w:rPr>
        <w:t>Province</w:t>
      </w:r>
      <w:proofErr w:type="gramEnd"/>
      <w:r>
        <w:rPr>
          <w:i/>
          <w:iCs/>
        </w:rPr>
        <w:t xml:space="preserve"> level</w:t>
      </w:r>
    </w:p>
    <w:p w14:paraId="4E254E74" w14:textId="663BE5D9"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w:t>
      </w:r>
      <w:r>
        <w:lastRenderedPageBreak/>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187B067C" w:rsidR="0011048D" w:rsidRDefault="0011048D"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00AF7E60" w:rsidRPr="00AF7E60">
        <w:rPr>
          <w:i/>
          <w:iCs/>
        </w:rPr>
        <w:t>n</w:t>
      </w:r>
      <w:r w:rsidR="00AF7E60">
        <w:t xml:space="preserve"> = </w:t>
      </w:r>
      <w:r w:rsidRPr="00AF7E60">
        <w:t>16</w:t>
      </w:r>
      <w:r>
        <w:t xml:space="preserve">)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w:t>
      </w:r>
      <w:r>
        <w:lastRenderedPageBreak/>
        <w:t xml:space="preserve">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0"/>
      <w:r w:rsidRPr="00591618">
        <w:rPr>
          <w:b/>
          <w:bCs/>
          <w:sz w:val="20"/>
          <w:szCs w:val="20"/>
        </w:rPr>
        <w:t xml:space="preserve">Predicted </w:t>
      </w:r>
      <w:commentRangeEnd w:id="0"/>
      <w:r>
        <w:rPr>
          <w:rStyle w:val="CommentReference"/>
        </w:rPr>
        <w:commentReference w:id="0"/>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commentRangeStart w:id="1"/>
      <w:r w:rsidRPr="00BA3DF2">
        <w:rPr>
          <w:b/>
          <w:bCs/>
          <w:sz w:val="20"/>
          <w:szCs w:val="20"/>
        </w:rPr>
        <w:t xml:space="preserve">Figure </w:t>
      </w:r>
      <w:r>
        <w:rPr>
          <w:b/>
          <w:bCs/>
          <w:sz w:val="20"/>
          <w:szCs w:val="20"/>
        </w:rPr>
        <w:t>7</w:t>
      </w:r>
      <w:r w:rsidRPr="00BA3DF2">
        <w:rPr>
          <w:b/>
          <w:bCs/>
          <w:sz w:val="20"/>
          <w:szCs w:val="20"/>
        </w:rPr>
        <w:t>.</w:t>
      </w:r>
      <w:commentRangeEnd w:id="1"/>
      <w:r w:rsidR="00AF7E60">
        <w:rPr>
          <w:rStyle w:val="CommentReference"/>
        </w:rPr>
        <w:commentReference w:id="1"/>
      </w:r>
      <w:r w:rsidRPr="00BA3DF2">
        <w:rPr>
          <w:b/>
          <w:bCs/>
          <w:sz w:val="20"/>
          <w:szCs w:val="20"/>
        </w:rPr>
        <w:t xml:space="preserve"> </w:t>
      </w:r>
      <w:proofErr w:type="gramStart"/>
      <w:r w:rsidRPr="00BA3DF2">
        <w:rPr>
          <w:b/>
          <w:bCs/>
          <w:sz w:val="20"/>
          <w:szCs w:val="20"/>
        </w:rPr>
        <w:t>Predicted forest</w:t>
      </w:r>
      <w:proofErr w:type="gramEnd"/>
      <w:r w:rsidRPr="00BA3DF2">
        <w:rPr>
          <w:b/>
          <w:bCs/>
          <w:sz w:val="20"/>
          <w:szCs w:val="20"/>
        </w:rPr>
        <w:t xml:space="preserve">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commentRangeStart w:id="2"/>
      <w:r w:rsidRPr="00BA3DF2">
        <w:rPr>
          <w:b/>
          <w:bCs/>
          <w:sz w:val="20"/>
          <w:szCs w:val="20"/>
        </w:rPr>
        <w:t xml:space="preserve">Figure </w:t>
      </w:r>
      <w:r>
        <w:rPr>
          <w:b/>
          <w:bCs/>
          <w:sz w:val="20"/>
          <w:szCs w:val="20"/>
        </w:rPr>
        <w:t>8</w:t>
      </w:r>
      <w:commentRangeEnd w:id="2"/>
      <w:r w:rsidR="00AF7E60">
        <w:rPr>
          <w:rStyle w:val="CommentReference"/>
        </w:rPr>
        <w:commentReference w:id="2"/>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commentRangeStart w:id="3"/>
      <w:r w:rsidRPr="008850DC">
        <w:rPr>
          <w:b/>
          <w:bCs/>
          <w:sz w:val="20"/>
          <w:szCs w:val="20"/>
        </w:rPr>
        <w:t xml:space="preserve">Figure </w:t>
      </w:r>
      <w:r>
        <w:rPr>
          <w:b/>
          <w:bCs/>
          <w:sz w:val="20"/>
          <w:szCs w:val="20"/>
        </w:rPr>
        <w:t>9</w:t>
      </w:r>
      <w:commentRangeEnd w:id="3"/>
      <w:r w:rsidR="00AF7E60">
        <w:rPr>
          <w:rStyle w:val="CommentReference"/>
        </w:rPr>
        <w:commentReference w:id="3"/>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commentRangeStart w:id="4"/>
      <w:r w:rsidRPr="001168E7">
        <w:rPr>
          <w:b/>
          <w:bCs/>
          <w:sz w:val="20"/>
          <w:szCs w:val="20"/>
        </w:rPr>
        <w:t xml:space="preserve">Figure </w:t>
      </w:r>
      <w:r>
        <w:rPr>
          <w:b/>
          <w:bCs/>
          <w:sz w:val="20"/>
          <w:szCs w:val="20"/>
        </w:rPr>
        <w:t>11</w:t>
      </w:r>
      <w:r w:rsidRPr="001168E7">
        <w:rPr>
          <w:b/>
          <w:bCs/>
          <w:sz w:val="20"/>
          <w:szCs w:val="20"/>
        </w:rPr>
        <w:t xml:space="preserve">. </w:t>
      </w:r>
      <w:commentRangeEnd w:id="4"/>
      <w:r w:rsidR="00AF7E60">
        <w:rPr>
          <w:rStyle w:val="CommentReference"/>
        </w:rPr>
        <w:commentReference w:id="4"/>
      </w:r>
      <w:r w:rsidRPr="001168E7">
        <w:rPr>
          <w:b/>
          <w:bCs/>
          <w:sz w:val="20"/>
          <w:szCs w:val="20"/>
        </w:rPr>
        <w:t>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5"/>
      <w:r w:rsidRPr="004874EB">
        <w:rPr>
          <w:b/>
          <w:bCs/>
          <w:sz w:val="20"/>
          <w:szCs w:val="20"/>
        </w:rPr>
        <w:t>Figure 1</w:t>
      </w:r>
      <w:r>
        <w:rPr>
          <w:b/>
          <w:bCs/>
          <w:sz w:val="20"/>
          <w:szCs w:val="20"/>
        </w:rPr>
        <w:t>2</w:t>
      </w:r>
      <w:r w:rsidRPr="004874EB">
        <w:rPr>
          <w:b/>
          <w:bCs/>
          <w:sz w:val="20"/>
          <w:szCs w:val="20"/>
        </w:rPr>
        <w:t xml:space="preserve">. </w:t>
      </w:r>
      <w:commentRangeEnd w:id="5"/>
      <w:r w:rsidR="00C73044">
        <w:rPr>
          <w:rStyle w:val="CommentReference"/>
        </w:rPr>
        <w:commentReference w:id="5"/>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w:t>
      </w:r>
      <w:proofErr w:type="gramStart"/>
      <w:r w:rsidRPr="004874EB">
        <w:rPr>
          <w:b/>
          <w:bCs/>
          <w:sz w:val="20"/>
          <w:szCs w:val="20"/>
        </w:rPr>
        <w:t xml:space="preserve">.  </w:t>
      </w:r>
      <w:proofErr w:type="gramEnd"/>
      <w:r w:rsidRPr="004874EB">
        <w:rPr>
          <w:b/>
          <w:bCs/>
          <w:sz w:val="20"/>
          <w:szCs w:val="20"/>
        </w:rPr>
        <w:t xml:space="preserve">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w:t>
            </w:r>
            <w:proofErr w:type="gramStart"/>
            <w:r w:rsidRPr="00634903">
              <w:rPr>
                <w:sz w:val="20"/>
                <w:szCs w:val="20"/>
              </w:rPr>
              <w:t xml:space="preserve">.  </w:t>
            </w:r>
            <w:proofErr w:type="gramEnd"/>
            <w:r w:rsidRPr="00634903">
              <w:rPr>
                <w:sz w:val="20"/>
                <w:szCs w:val="20"/>
              </w:rPr>
              <w:t>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0B1DCAD1" w:rsidR="00C15F73" w:rsidRDefault="00C15F73" w:rsidP="00C15F73">
      <w:r w:rsidRPr="00C15F73">
        <w:t xml:space="preserve">Understanding the drivers and proximate causes of </w:t>
      </w:r>
      <w:r>
        <w:t>deforestation</w:t>
      </w:r>
      <w:r w:rsidRPr="00C15F73">
        <w:t xml:space="preserv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 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 xml:space="preserve">Furthermore, </w:t>
      </w:r>
      <w:r w:rsidR="00EC21B6">
        <w:t>I</w:t>
      </w:r>
      <w:r w:rsidR="002473F5" w:rsidRPr="00C15F73">
        <w:t xml:space="preserve"> have revealed key methodological issues, particularly around scale and model variance, that are likely to be common in these types of analyses, but which often remain unexplored or unreported in the literature.</w:t>
      </w:r>
    </w:p>
    <w:p w14:paraId="7F26BD30" w14:textId="6F3B5AB6" w:rsidR="008B46A1" w:rsidRPr="008B46A1" w:rsidRDefault="00234AEE" w:rsidP="00C15F73">
      <w:pPr>
        <w:rPr>
          <w:i/>
          <w:iCs/>
        </w:rPr>
      </w:pPr>
      <w:r>
        <w:rPr>
          <w:i/>
          <w:iCs/>
        </w:rPr>
        <w:t>Socioeconomic predictors of forest cover</w:t>
      </w:r>
    </w:p>
    <w:p w14:paraId="3FB051BC" w14:textId="5DB92811" w:rsidR="00EC21B6" w:rsidRDefault="008B46A1" w:rsidP="008B46A1">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w:t>
      </w:r>
      <w:r w:rsidR="00EC21B6" w:rsidRPr="008B46A1">
        <w:t>many</w:t>
      </w:r>
      <w:r w:rsidRPr="008B46A1">
        <w:t xml:space="preserve"> random effect levels (between 1,317 and 1,512). Model predictions from the final model, and from preliminary models, showed that the parameter estimates (intercepts and slopes) for a given socioeconomic variable (see Figure 6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p>
    <w:p w14:paraId="23430685" w14:textId="4A61B610" w:rsidR="00EC21B6" w:rsidRPr="00EC21B6" w:rsidRDefault="00EC21B6" w:rsidP="008B46A1">
      <w:pPr>
        <w:rPr>
          <w:i/>
          <w:iCs/>
        </w:rPr>
      </w:pPr>
      <w:r>
        <w:rPr>
          <w:i/>
          <w:iCs/>
        </w:rPr>
        <w:t xml:space="preserve">Scale </w:t>
      </w:r>
    </w:p>
    <w:p w14:paraId="6991EFD7" w14:textId="096C04B3" w:rsidR="008B46A1" w:rsidRDefault="008B46A1" w:rsidP="008B46A1">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w:t>
      </w:r>
      <w:r w:rsidR="00EC21B6">
        <w:t xml:space="preserve">distance to an </w:t>
      </w:r>
      <w:proofErr w:type="gramStart"/>
      <w:r w:rsidR="00EC21B6">
        <w:t xml:space="preserve">international border </w:t>
      </w:r>
      <w:r w:rsidR="00EC21B6" w:rsidRPr="008B46A1">
        <w:t>changes</w:t>
      </w:r>
      <w:proofErr w:type="gramEnd"/>
      <w:r w:rsidR="00EC21B6" w:rsidRPr="008B46A1">
        <w:t xml:space="preserve"> depending on whether you are looking at the commune-level or the province-level</w:t>
      </w:r>
      <w:r w:rsidR="00EC21B6">
        <w:t xml:space="preserve">; it was positive within communes and negative within provinces. </w:t>
      </w:r>
      <w:r w:rsidR="00EC21B6" w:rsidRPr="008B46A1">
        <w:t>This reversal of effect direction between scales also occurs for</w:t>
      </w:r>
      <w:r w:rsidR="00EC21B6">
        <w:t xml:space="preserve"> </w:t>
      </w:r>
      <w:r w:rsidR="00EC21B6" w:rsidRPr="008B46A1">
        <w:t>the distance to the provincial capital (positive within communes and negative within provinces).</w:t>
      </w:r>
      <w:r w:rsidR="00EC21B6">
        <w:t xml:space="preserve"> </w:t>
      </w:r>
      <w:r w:rsidRPr="008B46A1">
        <w:t>Taken together, the two models can add important nuance to the interpretation of results</w:t>
      </w:r>
      <w:r w:rsidR="00FE36DE">
        <w:t>.</w:t>
      </w:r>
      <w:r w:rsidRPr="008B46A1">
        <w:t xml:space="preserve"> </w:t>
      </w:r>
      <w:r w:rsidR="00FE36DE">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rsidR="00B211D3">
        <w:t xml:space="preserve">Provinces furthest away from the major the urban centres of Phnom Penh, </w:t>
      </w:r>
      <w:proofErr w:type="spellStart"/>
      <w:r w:rsidR="00B211D3">
        <w:t>Siem</w:t>
      </w:r>
      <w:proofErr w:type="spellEnd"/>
      <w:r w:rsidR="00B211D3">
        <w:t xml:space="preserve"> Reap, and Battambang tend to be the large, rural provinces that have </w:t>
      </w:r>
      <w:r w:rsidR="00B211D3">
        <w:lastRenderedPageBreak/>
        <w:t xml:space="preserve">an international border (e.g., </w:t>
      </w:r>
      <w:proofErr w:type="spellStart"/>
      <w:r w:rsidR="00B211D3">
        <w:t>Mondul</w:t>
      </w:r>
      <w:proofErr w:type="spellEnd"/>
      <w:r w:rsidR="00B211D3">
        <w:t xml:space="preserve"> Kiri, </w:t>
      </w:r>
      <w:proofErr w:type="spellStart"/>
      <w:r w:rsidR="00B211D3">
        <w:t>Ratanak</w:t>
      </w:r>
      <w:proofErr w:type="spellEnd"/>
      <w:r w:rsidR="00B211D3">
        <w:t xml:space="preserve"> Kiri, Stung </w:t>
      </w:r>
      <w:proofErr w:type="spellStart"/>
      <w:r w:rsidR="00B211D3">
        <w:t>Treng</w:t>
      </w:r>
      <w:proofErr w:type="spellEnd"/>
      <w:r w:rsidR="00B211D3">
        <w:t xml:space="preserve">, Koh Kong) and have high forest cover. </w:t>
      </w:r>
      <w:r w:rsidR="00FE36DE">
        <w:t>M</w:t>
      </w:r>
      <w:r w:rsidR="00B211D3">
        <w:t>y results suggest that within those provinces, the communes furthest from the border, and furthest from the provincial capital, are likely to have higher forest cover. Increases in human population density over time, including from in-migration, often result in agricultural expansion</w:t>
      </w:r>
      <w:r w:rsidR="008646E0">
        <w:t>, exploitation of forest resources (e.g., timber), and</w:t>
      </w:r>
      <w:r w:rsidR="00B211D3">
        <w:t xml:space="preserve"> </w:t>
      </w:r>
      <w:r w:rsidR="008646E0">
        <w:t xml:space="preserve">increased </w:t>
      </w:r>
      <w:r w:rsidR="00B211D3">
        <w:t xml:space="preserve">urbanisation, </w:t>
      </w:r>
      <w:r w:rsidR="008646E0">
        <w:t xml:space="preserve">all of </w:t>
      </w:r>
      <w:r w:rsidR="00B211D3">
        <w:t>which could be</w:t>
      </w:r>
      <w:r w:rsidR="008646E0">
        <w:t xml:space="preserve"> reducing forest cover around the provincial capitals. International borders promote the movement of people, commodities, economic activity, and all the associated infrastructure that is required to maintain such activity (ref). When combined with illegal cross-border activities such as logging, land clearance, and the wildlife trade (see </w:t>
      </w:r>
      <w:r w:rsidR="00FE36DE">
        <w:fldChar w:fldCharType="begin"/>
      </w:r>
      <w:r w:rsidR="00FE36DE">
        <w:instrText xml:space="preserve"> ADDIN ZOTERO_ITEM CSL_CITATION {"citationID":"6CZUvDbL","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E36DE">
        <w:fldChar w:fldCharType="separate"/>
      </w:r>
      <w:r w:rsidR="00FE36DE" w:rsidRPr="00FE36DE">
        <w:rPr>
          <w:rFonts w:ascii="Calibri" w:hAnsi="Calibri" w:cs="Calibri"/>
        </w:rPr>
        <w:t>Evans et al. 2013)</w:t>
      </w:r>
      <w:r w:rsidR="00FE36DE">
        <w:fldChar w:fldCharType="end"/>
      </w:r>
      <w:r w:rsidR="008646E0">
        <w:t>, it is plausible that communes closer to the international borders are more likely to have reduced forest cover</w:t>
      </w:r>
      <w:r w:rsidR="00FE36DE">
        <w:t xml:space="preserve"> </w:t>
      </w:r>
      <w:r w:rsidR="00FE36DE">
        <w:fldChar w:fldCharType="begin"/>
      </w:r>
      <w:r w:rsidR="00FE36DE">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FE36DE">
        <w:fldChar w:fldCharType="separate"/>
      </w:r>
      <w:r w:rsidR="00FE36DE" w:rsidRPr="00FE36DE">
        <w:rPr>
          <w:rFonts w:ascii="Calibri" w:hAnsi="Calibri" w:cs="Calibri"/>
        </w:rPr>
        <w:t>(Grogan et al. 2015)</w:t>
      </w:r>
      <w:r w:rsidR="00FE36DE">
        <w:fldChar w:fldCharType="end"/>
      </w:r>
      <w:r w:rsidR="008646E0">
        <w:t xml:space="preserve">. </w:t>
      </w:r>
    </w:p>
    <w:p w14:paraId="1D0AAB64" w14:textId="70EA75B6" w:rsidR="00BD790B" w:rsidRPr="00BD790B" w:rsidRDefault="00BD790B" w:rsidP="00BD790B">
      <w:r w:rsidRPr="00BD790B">
        <w:t xml:space="preserve">The inherent complexity within social-ecological systems results in significant challenges when researchers attempt to model them </w:t>
      </w:r>
      <w:r w:rsidRPr="00BD790B">
        <w:fldChar w:fldCharType="begin"/>
      </w:r>
      <w:r w:rsidRPr="00BD790B">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Pr="00BD790B">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w:t>
      </w:r>
      <w:proofErr w:type="gramStart"/>
      <w:r w:rsidRPr="00BD790B">
        <w:t>region, or</w:t>
      </w:r>
      <w:proofErr w:type="gramEnd"/>
      <w:r w:rsidRPr="00BD790B">
        <w:t xml:space="preserve"> modelling at a fine scale where effects may be swamped by variation resulting in the loss of the true signal. </w:t>
      </w:r>
      <w:r w:rsidR="007120AF">
        <w:t>By reframing analytical goals and aiming for description over statistical hypothesis testing</w:t>
      </w:r>
      <w:r w:rsidR="00267EF3">
        <w:t xml:space="preserve"> and explanation</w:t>
      </w:r>
      <w:r w:rsidR="007120AF">
        <w:t xml:space="preserve">, researchers </w:t>
      </w:r>
      <w:r w:rsidR="00267EF3">
        <w:t>can</w:t>
      </w:r>
      <w:r w:rsidR="007120AF">
        <w:t xml:space="preserve"> reduce the need for increasingly complex data and models.</w:t>
      </w:r>
      <w:r w:rsidR="00267EF3">
        <w:t xml:space="preserve"> </w:t>
      </w:r>
      <w:r w:rsidRPr="00BD790B">
        <w:t>Advances in simulation modelling and machine learning can isolate our thinking and increase understanding, without the need for large datasets and complex statistical modelling procedures (refs)</w:t>
      </w:r>
      <w:proofErr w:type="gramStart"/>
      <w:r w:rsidRPr="00BD790B">
        <w:t xml:space="preserve">.  </w:t>
      </w:r>
      <w:proofErr w:type="gramEnd"/>
    </w:p>
    <w:p w14:paraId="1C9B2B99" w14:textId="07E4592A" w:rsidR="00FE36DE" w:rsidRDefault="00FE36DE" w:rsidP="008B46A1"/>
    <w:p w14:paraId="5E3D45CC" w14:textId="77777777" w:rsidR="00FE36DE" w:rsidRPr="008B46A1" w:rsidRDefault="00FE36DE" w:rsidP="008B46A1"/>
    <w:p w14:paraId="48CE48B5" w14:textId="1174D859" w:rsidR="00C15F73" w:rsidRDefault="00234AEE" w:rsidP="00C15F73">
      <w:pPr>
        <w:rPr>
          <w:i/>
          <w:iCs/>
        </w:rPr>
      </w:pPr>
      <w:r>
        <w:rPr>
          <w:i/>
          <w:iCs/>
        </w:rPr>
        <w:t>Implications / broader perspectives of the results</w:t>
      </w:r>
    </w:p>
    <w:p w14:paraId="4A9C7B4A" w14:textId="05F0AECB" w:rsidR="00234AEE" w:rsidRDefault="00234AEE" w:rsidP="00C15F73">
      <w:r>
        <w:t xml:space="preserve">The results of this study have highlighted that the regions of Cambodia that have the highest forest cover also tend to be the most rural, the most remote, </w:t>
      </w:r>
    </w:p>
    <w:p w14:paraId="7D6E4C87" w14:textId="0B7ACC62" w:rsidR="00234AEE" w:rsidRDefault="00234AEE" w:rsidP="00C15F73"/>
    <w:p w14:paraId="2B48FB74" w14:textId="48A6034E" w:rsidR="00234AEE" w:rsidRDefault="00234AEE" w:rsidP="00C15F73">
      <w:r>
        <w:t xml:space="preserve">Provinces with high forest also the most poor, remote, rural, indigenous etc. This means that the people in these areas are likely to be the most reliant on natural resources and forest products for their subsistence and livelihoods. This means that efforts by individual actors to increase their socioeconomic status are also likely to include agricultural expansion. This is particularly likely if rural population densities continue to rise. </w:t>
      </w:r>
      <w:proofErr w:type="gramStart"/>
      <w:r>
        <w:t>Therefore</w:t>
      </w:r>
      <w:proofErr w:type="gramEnd"/>
      <w:r>
        <w:t xml:space="preserve"> to prevent forest loss as the cost of socioeconomic improvement, government policy and support to local people needs to be tailored towards sustainable development</w:t>
      </w:r>
      <w:r w:rsidR="00940351">
        <w:t>.</w:t>
      </w:r>
    </w:p>
    <w:p w14:paraId="23D9A825" w14:textId="41738D31" w:rsidR="00940351" w:rsidRDefault="00940351" w:rsidP="00C15F73">
      <w:r>
        <w:t xml:space="preserve">The past has shown that the government is happy to allocate ELCs on forested </w:t>
      </w:r>
      <w:proofErr w:type="gramStart"/>
      <w:r>
        <w:t>land, and</w:t>
      </w:r>
      <w:proofErr w:type="gramEnd"/>
      <w:r>
        <w:t xml:space="preserve"> has often done so on the traditional lands of indigenous people and other poor people who do not have secure land tenure. This makes the forested lands in rural, remote, poor province with relatively low population density particularly vulnerable to ELCs, which will cause conflict and have negative consequences for forests and local people. </w:t>
      </w:r>
    </w:p>
    <w:p w14:paraId="08FC7356" w14:textId="4379ED76" w:rsidR="00940351" w:rsidRDefault="00940351" w:rsidP="00C15F73">
      <w:r>
        <w:t xml:space="preserve">There has been a lot of migration into the remote provinces over the last 20 years as landless poor look for land to settle. This has come at a cost to forests. These areas are still vulnerable as people see large areas of forest as potential farmland. Government settlement policies need to pre-empt this migration and ensure that forests, particularly PAs, do not suffer. SLCs need to be better managed and used. </w:t>
      </w:r>
    </w:p>
    <w:p w14:paraId="5B369410" w14:textId="2115192D" w:rsidR="00940351" w:rsidRPr="00234AEE" w:rsidRDefault="00940351" w:rsidP="00C15F73">
      <w:r>
        <w:lastRenderedPageBreak/>
        <w:t xml:space="preserve">Lessons need to be learnt from the provinces from provinces in cluster 5 that have increased socioeconomic status but still relatively high forest cover. Is this because of tourism? Growth in other sectors that have provided economic benefits that do not rely on </w:t>
      </w:r>
      <w:proofErr w:type="gramStart"/>
      <w:r>
        <w:t>forests?</w:t>
      </w:r>
      <w:proofErr w:type="gramEnd"/>
      <w:r>
        <w:t xml:space="preserve"> </w:t>
      </w:r>
    </w:p>
    <w:sectPr w:rsidR="00940351" w:rsidRPr="00234AEE" w:rsidSect="0071774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1" w:author="Matthew Nuttall" w:date="2021-11-08T11:48:00Z" w:initials="MN">
    <w:p w14:paraId="669EA7D4" w14:textId="30041F55" w:rsidR="00AF7E60" w:rsidRDefault="00AF7E60">
      <w:pPr>
        <w:pStyle w:val="CommentText"/>
      </w:pPr>
      <w:r>
        <w:rPr>
          <w:rStyle w:val="CommentReference"/>
        </w:rPr>
        <w:annotationRef/>
      </w:r>
      <w:r>
        <w:t>Plot as bars and add SE?</w:t>
      </w:r>
    </w:p>
  </w:comment>
  <w:comment w:id="2" w:author="Matthew Nuttall" w:date="2021-11-08T11:48:00Z" w:initials="MN">
    <w:p w14:paraId="2932BB39" w14:textId="07214887" w:rsidR="00AF7E60" w:rsidRDefault="00AF7E60">
      <w:pPr>
        <w:pStyle w:val="CommentText"/>
      </w:pPr>
      <w:r>
        <w:rPr>
          <w:rStyle w:val="CommentReference"/>
        </w:rPr>
        <w:annotationRef/>
      </w:r>
      <w:r>
        <w:t>Plot as bars and add SE</w:t>
      </w:r>
    </w:p>
  </w:comment>
  <w:comment w:id="3" w:author="Matthew Nuttall" w:date="2021-11-08T11:48:00Z" w:initials="MN">
    <w:p w14:paraId="22E820A3" w14:textId="3F2AF90F" w:rsidR="00AF7E60" w:rsidRDefault="00AF7E60">
      <w:pPr>
        <w:pStyle w:val="CommentText"/>
      </w:pPr>
      <w:r>
        <w:rPr>
          <w:rStyle w:val="CommentReference"/>
        </w:rPr>
        <w:annotationRef/>
      </w:r>
      <w:r>
        <w:t>Move to SI</w:t>
      </w:r>
    </w:p>
  </w:comment>
  <w:comment w:id="4" w:author="Matthew Nuttall" w:date="2021-11-08T11:49:00Z" w:initials="MN">
    <w:p w14:paraId="6EA17A5B" w14:textId="01A585F7" w:rsidR="00AF7E60" w:rsidRDefault="00AF7E60">
      <w:pPr>
        <w:pStyle w:val="CommentText"/>
      </w:pPr>
      <w:r>
        <w:rPr>
          <w:rStyle w:val="CommentReference"/>
        </w:rPr>
        <w:annotationRef/>
      </w:r>
      <w:r>
        <w:t>Move to SI?</w:t>
      </w:r>
    </w:p>
  </w:comment>
  <w:comment w:id="5" w:author="Matthew Nuttall" w:date="2021-10-28T11:36:00Z" w:initials="MN">
    <w:p w14:paraId="13C889B6" w14:textId="77777777" w:rsidR="00C73044" w:rsidRDefault="00C73044">
      <w:pPr>
        <w:pStyle w:val="CommentText"/>
      </w:pPr>
      <w:r>
        <w:rPr>
          <w:rStyle w:val="CommentReference"/>
        </w:rPr>
        <w:annotationRef/>
      </w:r>
      <w:r>
        <w:t>Check units for y axis for a, c, e, f</w:t>
      </w:r>
    </w:p>
    <w:p w14:paraId="1A0F7703" w14:textId="10FDE3F4" w:rsidR="00AF7E60" w:rsidRDefault="00AF7E60">
      <w:pPr>
        <w:pStyle w:val="CommentText"/>
      </w:pPr>
      <w:r>
        <w:t>Adjust y axis for 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883D35" w15:done="0"/>
  <w15:commentEx w15:paraId="669EA7D4" w15:done="0"/>
  <w15:commentEx w15:paraId="2932BB39" w15:done="0"/>
  <w15:commentEx w15:paraId="22E820A3" w15:done="0"/>
  <w15:commentEx w15:paraId="6EA17A5B"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542F3" w16cex:dateUtc="2021-07-23T12:30:00Z"/>
  <w16cex:commentExtensible w16cex:durableId="25338D0B" w16cex:dateUtc="2021-11-08T11:48:00Z"/>
  <w16cex:commentExtensible w16cex:durableId="25338D1A" w16cex:dateUtc="2021-11-08T11:48:00Z"/>
  <w16cex:commentExtensible w16cex:durableId="25338D24" w16cex:dateUtc="2021-11-08T11:48:00Z"/>
  <w16cex:commentExtensible w16cex:durableId="25338D32" w16cex:dateUtc="2021-11-08T11:49: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883D35" w16cid:durableId="24A542F3"/>
  <w16cid:commentId w16cid:paraId="669EA7D4" w16cid:durableId="25338D0B"/>
  <w16cid:commentId w16cid:paraId="2932BB39" w16cid:durableId="25338D1A"/>
  <w16cid:commentId w16cid:paraId="22E820A3" w16cid:durableId="25338D24"/>
  <w16cid:commentId w16cid:paraId="6EA17A5B" w16cid:durableId="25338D32"/>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86943"/>
    <w:rsid w:val="000920A2"/>
    <w:rsid w:val="000A5C90"/>
    <w:rsid w:val="000A7573"/>
    <w:rsid w:val="0011048D"/>
    <w:rsid w:val="0011317E"/>
    <w:rsid w:val="00127FD8"/>
    <w:rsid w:val="0014759D"/>
    <w:rsid w:val="001A49B6"/>
    <w:rsid w:val="001C6CC0"/>
    <w:rsid w:val="001E29BB"/>
    <w:rsid w:val="00212B19"/>
    <w:rsid w:val="00234AEE"/>
    <w:rsid w:val="002473F5"/>
    <w:rsid w:val="00267EF3"/>
    <w:rsid w:val="00267F13"/>
    <w:rsid w:val="00274B68"/>
    <w:rsid w:val="00285D11"/>
    <w:rsid w:val="002C711B"/>
    <w:rsid w:val="00316B6B"/>
    <w:rsid w:val="003B4CB2"/>
    <w:rsid w:val="003D2547"/>
    <w:rsid w:val="004022CF"/>
    <w:rsid w:val="004336C4"/>
    <w:rsid w:val="00451A01"/>
    <w:rsid w:val="004B2379"/>
    <w:rsid w:val="004C58EB"/>
    <w:rsid w:val="004E5487"/>
    <w:rsid w:val="00515BD5"/>
    <w:rsid w:val="00524C0E"/>
    <w:rsid w:val="00535B36"/>
    <w:rsid w:val="00567397"/>
    <w:rsid w:val="005744DE"/>
    <w:rsid w:val="005760C1"/>
    <w:rsid w:val="00592712"/>
    <w:rsid w:val="005B33C1"/>
    <w:rsid w:val="005C65BA"/>
    <w:rsid w:val="005D0E96"/>
    <w:rsid w:val="005D1F14"/>
    <w:rsid w:val="005F24FA"/>
    <w:rsid w:val="00636916"/>
    <w:rsid w:val="00663A82"/>
    <w:rsid w:val="006E6AD5"/>
    <w:rsid w:val="006F0007"/>
    <w:rsid w:val="007120AF"/>
    <w:rsid w:val="007173AE"/>
    <w:rsid w:val="00717426"/>
    <w:rsid w:val="0071774F"/>
    <w:rsid w:val="00756D59"/>
    <w:rsid w:val="007723BD"/>
    <w:rsid w:val="007772FF"/>
    <w:rsid w:val="00780D5F"/>
    <w:rsid w:val="007E74E7"/>
    <w:rsid w:val="007F53DC"/>
    <w:rsid w:val="008542C1"/>
    <w:rsid w:val="008646E0"/>
    <w:rsid w:val="00890C61"/>
    <w:rsid w:val="008B17DA"/>
    <w:rsid w:val="008B46A1"/>
    <w:rsid w:val="008B6ED5"/>
    <w:rsid w:val="008F5576"/>
    <w:rsid w:val="00900623"/>
    <w:rsid w:val="00902F41"/>
    <w:rsid w:val="009107F5"/>
    <w:rsid w:val="00940351"/>
    <w:rsid w:val="009B6994"/>
    <w:rsid w:val="00A13D84"/>
    <w:rsid w:val="00A63D6A"/>
    <w:rsid w:val="00AF717F"/>
    <w:rsid w:val="00AF7E60"/>
    <w:rsid w:val="00B0710D"/>
    <w:rsid w:val="00B211D3"/>
    <w:rsid w:val="00B30997"/>
    <w:rsid w:val="00B65CA2"/>
    <w:rsid w:val="00B91ACA"/>
    <w:rsid w:val="00BA0606"/>
    <w:rsid w:val="00BB17C1"/>
    <w:rsid w:val="00BD790B"/>
    <w:rsid w:val="00C15F73"/>
    <w:rsid w:val="00C51A4D"/>
    <w:rsid w:val="00C629EA"/>
    <w:rsid w:val="00C64B16"/>
    <w:rsid w:val="00C73044"/>
    <w:rsid w:val="00C769D9"/>
    <w:rsid w:val="00CD0112"/>
    <w:rsid w:val="00D1536D"/>
    <w:rsid w:val="00D25F20"/>
    <w:rsid w:val="00D6664E"/>
    <w:rsid w:val="00E62493"/>
    <w:rsid w:val="00E7333A"/>
    <w:rsid w:val="00E821FF"/>
    <w:rsid w:val="00EC21B6"/>
    <w:rsid w:val="00F2715A"/>
    <w:rsid w:val="00F34C45"/>
    <w:rsid w:val="00FE3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8</TotalTime>
  <Pages>23</Pages>
  <Words>32559</Words>
  <Characters>185592</Characters>
  <Application>Microsoft Office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7</cp:revision>
  <dcterms:created xsi:type="dcterms:W3CDTF">2021-10-26T19:13:00Z</dcterms:created>
  <dcterms:modified xsi:type="dcterms:W3CDTF">2021-11-09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